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Pr="00413A24" w:rsidRDefault="00666F54" w:rsidP="00E76FE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odule 7 Discussion Board</w:t>
      </w:r>
    </w:p>
    <w:p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Writer</w:t>
      </w:r>
      <w:r w:rsidRPr="00413A24">
        <w:rPr>
          <w:rFonts w:ascii="Times New Roman" w:hAnsi="Times New Roman" w:cs="Times New Roman"/>
          <w:sz w:val="24"/>
          <w:szCs w:val="24"/>
        </w:rPr>
        <w:t>]</w:t>
      </w:r>
    </w:p>
    <w:p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Institution</w:t>
      </w:r>
      <w:r w:rsidRPr="00413A24">
        <w:rPr>
          <w:rFonts w:ascii="Times New Roman" w:hAnsi="Times New Roman" w:cs="Times New Roman"/>
          <w:sz w:val="24"/>
          <w:szCs w:val="24"/>
        </w:rPr>
        <w:t>]</w:t>
      </w:r>
    </w:p>
    <w:p w:rsidR="00A106AF" w:rsidRPr="00413A24" w:rsidRDefault="00A106AF" w:rsidP="00413A24">
      <w:pPr>
        <w:spacing w:after="0" w:line="480" w:lineRule="auto"/>
        <w:jc w:val="center"/>
        <w:rPr>
          <w:rFonts w:ascii="Times New Roman" w:hAnsi="Times New Roman" w:cs="Times New Roman"/>
          <w:sz w:val="24"/>
          <w:szCs w:val="24"/>
        </w:rPr>
      </w:pPr>
    </w:p>
    <w:p w:rsidR="00A106AF" w:rsidRPr="00413A24" w:rsidRDefault="00A106AF" w:rsidP="00413A24">
      <w:pPr>
        <w:spacing w:after="0" w:line="480" w:lineRule="auto"/>
        <w:rPr>
          <w:rFonts w:ascii="Times New Roman" w:hAnsi="Times New Roman" w:cs="Times New Roman"/>
          <w:sz w:val="24"/>
          <w:szCs w:val="24"/>
        </w:rPr>
      </w:pPr>
    </w:p>
    <w:p w:rsidR="006356C5" w:rsidRPr="00413A24" w:rsidRDefault="00144DC4" w:rsidP="00144DC4">
      <w:pPr>
        <w:tabs>
          <w:tab w:val="left" w:pos="739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Pr="00413A24" w:rsidRDefault="006356C5" w:rsidP="00413A24">
      <w:pPr>
        <w:spacing w:after="0" w:line="480" w:lineRule="auto"/>
        <w:rPr>
          <w:rFonts w:ascii="Times New Roman" w:hAnsi="Times New Roman" w:cs="Times New Roman"/>
          <w:sz w:val="24"/>
          <w:szCs w:val="24"/>
        </w:rPr>
      </w:pPr>
    </w:p>
    <w:p w:rsidR="006356C5" w:rsidRDefault="006356C5"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2E182C" w:rsidRDefault="002E182C" w:rsidP="00413A24">
      <w:pPr>
        <w:spacing w:after="0" w:line="480" w:lineRule="auto"/>
        <w:rPr>
          <w:rFonts w:ascii="Times New Roman" w:hAnsi="Times New Roman" w:cs="Times New Roman"/>
          <w:sz w:val="24"/>
          <w:szCs w:val="24"/>
        </w:rPr>
      </w:pPr>
    </w:p>
    <w:p w:rsidR="00BC76FD" w:rsidRDefault="00BC76FD" w:rsidP="008E3D32">
      <w:pPr>
        <w:spacing w:after="0" w:line="480" w:lineRule="auto"/>
        <w:jc w:val="center"/>
        <w:rPr>
          <w:rFonts w:ascii="Times New Roman" w:hAnsi="Times New Roman" w:cs="Times New Roman"/>
          <w:sz w:val="24"/>
          <w:szCs w:val="24"/>
        </w:rPr>
      </w:pPr>
    </w:p>
    <w:p w:rsidR="00666F54" w:rsidRPr="00666F54" w:rsidRDefault="00666F54" w:rsidP="00666F54">
      <w:pPr>
        <w:spacing w:line="480" w:lineRule="auto"/>
        <w:jc w:val="center"/>
        <w:rPr>
          <w:rFonts w:ascii="Times New Roman" w:hAnsi="Times New Roman" w:cs="Times New Roman"/>
          <w:sz w:val="24"/>
          <w:szCs w:val="24"/>
        </w:rPr>
      </w:pPr>
      <w:r w:rsidRPr="00666F54">
        <w:rPr>
          <w:rFonts w:ascii="Times New Roman" w:hAnsi="Times New Roman" w:cs="Times New Roman"/>
          <w:sz w:val="24"/>
          <w:szCs w:val="24"/>
        </w:rPr>
        <w:lastRenderedPageBreak/>
        <w:t>Module 7 Discussion Board</w:t>
      </w:r>
    </w:p>
    <w:p w:rsidR="004202F4" w:rsidRPr="004202F4" w:rsidRDefault="004202F4" w:rsidP="004202F4">
      <w:pPr>
        <w:spacing w:line="480" w:lineRule="auto"/>
        <w:ind w:firstLine="720"/>
        <w:rPr>
          <w:rFonts w:ascii="Times New Roman" w:hAnsi="Times New Roman" w:cs="Times New Roman"/>
          <w:sz w:val="24"/>
          <w:szCs w:val="24"/>
        </w:rPr>
      </w:pPr>
      <w:r w:rsidRPr="004202F4">
        <w:rPr>
          <w:rFonts w:ascii="Times New Roman" w:hAnsi="Times New Roman" w:cs="Times New Roman"/>
          <w:sz w:val="24"/>
          <w:szCs w:val="24"/>
        </w:rPr>
        <w:t xml:space="preserve">Juvenile offending or delinquency is the act of contributing and doing unlawful behavior as minors. There is a special criminal justice system that deals with the juveniles. According to the US, a person below 18 is considered as juvenile however many states consider the below 17 age as juveniles. In recent years many adolescents are arrested for nonviolent crimes this is not only because of the aggressive youth behavior but also due to the flaws in the criminal justice system and zero-tolerance policies. </w:t>
      </w:r>
    </w:p>
    <w:p w:rsidR="004202F4" w:rsidRPr="004202F4" w:rsidRDefault="004202F4" w:rsidP="004202F4">
      <w:pPr>
        <w:spacing w:line="480" w:lineRule="auto"/>
        <w:ind w:firstLine="720"/>
        <w:rPr>
          <w:rFonts w:ascii="Times New Roman" w:hAnsi="Times New Roman" w:cs="Times New Roman"/>
          <w:sz w:val="24"/>
          <w:szCs w:val="24"/>
        </w:rPr>
      </w:pPr>
      <w:r w:rsidRPr="004202F4">
        <w:rPr>
          <w:rFonts w:ascii="Times New Roman" w:hAnsi="Times New Roman" w:cs="Times New Roman"/>
          <w:sz w:val="24"/>
          <w:szCs w:val="24"/>
        </w:rPr>
        <w:t>In the past juveniles were also treated like adults when they commit any crime because there was no specific law that separates them from the adult criminal justice system. This influence juveniles negatively as they had to face emotional and sexual abuse in the jails and often they end up committing more crimes after their release thus increasing the odds of recidivism. Progressive reformers attempted to change this system and make a separate criminal justice system for</w:t>
      </w:r>
      <w:r w:rsidR="00B92153">
        <w:rPr>
          <w:rFonts w:ascii="Times New Roman" w:hAnsi="Times New Roman" w:cs="Times New Roman"/>
          <w:sz w:val="24"/>
          <w:szCs w:val="24"/>
        </w:rPr>
        <w:t xml:space="preserve"> juveniles </w:t>
      </w:r>
      <w:r w:rsidR="00B92153" w:rsidRPr="00B92153">
        <w:rPr>
          <w:rFonts w:ascii="Times New Roman" w:hAnsi="Times New Roman" w:cs="Times New Roman"/>
          <w:sz w:val="24"/>
          <w:szCs w:val="24"/>
        </w:rPr>
        <w:t xml:space="preserve">(Rennison &amp; Dodge, 2016). </w:t>
      </w:r>
      <w:r w:rsidRPr="004202F4">
        <w:rPr>
          <w:rFonts w:ascii="Times New Roman" w:hAnsi="Times New Roman" w:cs="Times New Roman"/>
          <w:sz w:val="24"/>
          <w:szCs w:val="24"/>
        </w:rPr>
        <w:t>They also built a special education system for the juveniles that will help to educate and rehabilitate the juveniles. However, despite all these efforts the main problem was to determine the age limit at which one is considered as a juvenile.</w:t>
      </w:r>
    </w:p>
    <w:p w:rsidR="004202F4" w:rsidRPr="004202F4" w:rsidRDefault="004202F4" w:rsidP="004202F4">
      <w:pPr>
        <w:spacing w:line="480" w:lineRule="auto"/>
        <w:ind w:firstLine="720"/>
        <w:rPr>
          <w:rFonts w:ascii="Times New Roman" w:hAnsi="Times New Roman" w:cs="Times New Roman"/>
          <w:sz w:val="24"/>
          <w:szCs w:val="24"/>
        </w:rPr>
      </w:pPr>
      <w:r w:rsidRPr="004202F4">
        <w:rPr>
          <w:rFonts w:ascii="Times New Roman" w:hAnsi="Times New Roman" w:cs="Times New Roman"/>
          <w:sz w:val="24"/>
          <w:szCs w:val="24"/>
        </w:rPr>
        <w:t>Most of the countries in the world consider an 18-year-old as an adult and be</w:t>
      </w:r>
      <w:r w:rsidR="003A52FE">
        <w:rPr>
          <w:rFonts w:ascii="Times New Roman" w:hAnsi="Times New Roman" w:cs="Times New Roman"/>
          <w:sz w:val="24"/>
          <w:szCs w:val="24"/>
        </w:rPr>
        <w:t xml:space="preserve">low 18 are considered juvenile </w:t>
      </w:r>
      <w:r w:rsidR="003A52FE">
        <w:rPr>
          <w:rFonts w:ascii="Times New Roman" w:hAnsi="Times New Roman" w:cs="Times New Roman"/>
          <w:sz w:val="24"/>
          <w:szCs w:val="24"/>
        </w:rPr>
        <w:fldChar w:fldCharType="begin"/>
      </w:r>
      <w:r w:rsidR="003A52FE">
        <w:rPr>
          <w:rFonts w:ascii="Times New Roman" w:hAnsi="Times New Roman" w:cs="Times New Roman"/>
          <w:sz w:val="24"/>
          <w:szCs w:val="24"/>
        </w:rPr>
        <w:instrText xml:space="preserve"> ADDIN ZOTERO_ITEM CSL_CITATION {"citationID":"ZbASwAVQ","properties":{"formattedCitation":"(\\uc0\\u8220{}NC DPS: Raise the Age\\uc0\\u226{}\\uc0\\u128{}\\uc0\\u148{}NC,\\uc0\\u8221{} n.d.)","plainCitation":"(“NC DPS: Raise the AgeâNC,” n.d.)","noteIndex":0},"citationItems":[{"id":23,"uris":["http://zotero.org/users/local/sbFMNDWM/items/PUVC8HLK"],"uri":["http://zotero.org/users/local/sbFMNDWM/items/PUVC8HLK"],"itemData":{"id":23,"type":"webpage","title":"NC DPS: Raise the Age - NC","URL":"https://www.ncdps.gov/our-organization/juvenile-justice/key-initiatives/raise-age-nc","accessed":{"date-parts":[["2019",8,1]]}}}],"schema":"https://github.com/citation-style-language/schema/raw/master/csl-citation.json"} </w:instrText>
      </w:r>
      <w:r w:rsidR="003A52FE">
        <w:rPr>
          <w:rFonts w:ascii="Times New Roman" w:hAnsi="Times New Roman" w:cs="Times New Roman"/>
          <w:sz w:val="24"/>
          <w:szCs w:val="24"/>
        </w:rPr>
        <w:fldChar w:fldCharType="separate"/>
      </w:r>
      <w:r w:rsidR="003A52FE" w:rsidRPr="003A52FE">
        <w:rPr>
          <w:rFonts w:ascii="Times New Roman" w:hAnsi="Times New Roman" w:cs="Times New Roman"/>
          <w:sz w:val="24"/>
          <w:szCs w:val="24"/>
        </w:rPr>
        <w:t>(“NC DPS: Raise the AgeâNC,” n.d.)</w:t>
      </w:r>
      <w:r w:rsidR="003A52FE">
        <w:rPr>
          <w:rFonts w:ascii="Times New Roman" w:hAnsi="Times New Roman" w:cs="Times New Roman"/>
          <w:sz w:val="24"/>
          <w:szCs w:val="24"/>
        </w:rPr>
        <w:fldChar w:fldCharType="end"/>
      </w:r>
      <w:r w:rsidR="00055038">
        <w:rPr>
          <w:rFonts w:ascii="Times New Roman" w:hAnsi="Times New Roman" w:cs="Times New Roman"/>
          <w:sz w:val="24"/>
          <w:szCs w:val="24"/>
        </w:rPr>
        <w:t xml:space="preserve">. </w:t>
      </w:r>
      <w:r w:rsidRPr="004202F4">
        <w:rPr>
          <w:rFonts w:ascii="Times New Roman" w:hAnsi="Times New Roman" w:cs="Times New Roman"/>
          <w:sz w:val="24"/>
          <w:szCs w:val="24"/>
        </w:rPr>
        <w:t xml:space="preserve">Depending upon the severity of the crime a juvenile is charged as an adult. However, most of the juveniles are charged with the nonviolent crimes and therefore they need to be placed in the rehabilitation centers where they should be able to access education so that they can become a good citizen after their release. It is, therefore, important that juvenile incarceration should be different than the adult incarceration as </w:t>
      </w:r>
      <w:r w:rsidRPr="004202F4">
        <w:rPr>
          <w:rFonts w:ascii="Times New Roman" w:hAnsi="Times New Roman" w:cs="Times New Roman"/>
          <w:sz w:val="24"/>
          <w:szCs w:val="24"/>
        </w:rPr>
        <w:lastRenderedPageBreak/>
        <w:t>juveniles are not aware of the laws and should be given a second chance while adults know about the laws and are typica</w:t>
      </w:r>
      <w:r w:rsidR="008976BF">
        <w:rPr>
          <w:rFonts w:ascii="Times New Roman" w:hAnsi="Times New Roman" w:cs="Times New Roman"/>
          <w:sz w:val="24"/>
          <w:szCs w:val="24"/>
        </w:rPr>
        <w:t>lly involved in violent crimes.</w:t>
      </w:r>
    </w:p>
    <w:p w:rsidR="00676B1A" w:rsidRDefault="00676B1A"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bookmarkStart w:id="0" w:name="_GoBack"/>
      <w:bookmarkEnd w:id="0"/>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4202F4">
      <w:pPr>
        <w:spacing w:line="480" w:lineRule="auto"/>
        <w:rPr>
          <w:rFonts w:ascii="Times New Roman" w:hAnsi="Times New Roman" w:cs="Times New Roman"/>
          <w:sz w:val="24"/>
          <w:szCs w:val="24"/>
        </w:rPr>
      </w:pPr>
    </w:p>
    <w:p w:rsidR="003A52FE" w:rsidRDefault="003A52FE" w:rsidP="003A52FE">
      <w:pPr>
        <w:spacing w:line="480" w:lineRule="auto"/>
        <w:jc w:val="center"/>
        <w:rPr>
          <w:rFonts w:ascii="Times New Roman" w:hAnsi="Times New Roman" w:cs="Times New Roman"/>
          <w:b/>
          <w:sz w:val="24"/>
          <w:szCs w:val="24"/>
        </w:rPr>
      </w:pPr>
      <w:r w:rsidRPr="003A52FE">
        <w:rPr>
          <w:rFonts w:ascii="Times New Roman" w:hAnsi="Times New Roman" w:cs="Times New Roman"/>
          <w:b/>
          <w:sz w:val="24"/>
          <w:szCs w:val="24"/>
        </w:rPr>
        <w:lastRenderedPageBreak/>
        <w:t>References</w:t>
      </w:r>
    </w:p>
    <w:p w:rsidR="00055038" w:rsidRDefault="00055038" w:rsidP="001A677E">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055038">
        <w:rPr>
          <w:rFonts w:ascii="Times New Roman" w:hAnsi="Times New Roman" w:cs="Times New Roman"/>
          <w:sz w:val="24"/>
        </w:rPr>
        <w:t>NC DPS: Raise the AgeâNC. (n.d.). Retrieved August 1, 2019, from https://www.ncdps.gov/our-organization/juvenile-justice/key-initiatives/raise-age-nc</w:t>
      </w:r>
    </w:p>
    <w:p w:rsidR="001B47B9" w:rsidRPr="001B47B9" w:rsidRDefault="001B47B9" w:rsidP="001B47B9">
      <w:pPr>
        <w:spacing w:line="480" w:lineRule="auto"/>
        <w:ind w:left="720" w:hanging="720"/>
        <w:rPr>
          <w:rFonts w:ascii="Times New Roman" w:hAnsi="Times New Roman" w:cs="Times New Roman"/>
          <w:sz w:val="24"/>
          <w:szCs w:val="24"/>
        </w:rPr>
      </w:pPr>
      <w:r w:rsidRPr="001B47B9">
        <w:rPr>
          <w:rFonts w:ascii="Times New Roman" w:hAnsi="Times New Roman" w:cs="Times New Roman"/>
          <w:sz w:val="24"/>
          <w:szCs w:val="24"/>
        </w:rPr>
        <w:t>Rennison, C. M., &amp; Dodge, M. (2016). </w:t>
      </w:r>
      <w:r w:rsidRPr="001B47B9">
        <w:rPr>
          <w:rFonts w:ascii="Times New Roman" w:hAnsi="Times New Roman" w:cs="Times New Roman"/>
          <w:i/>
          <w:iCs/>
          <w:sz w:val="24"/>
          <w:szCs w:val="24"/>
        </w:rPr>
        <w:t>Introduction to criminal justice: Systems, diversity, and change</w:t>
      </w:r>
      <w:r w:rsidRPr="001B47B9">
        <w:rPr>
          <w:rFonts w:ascii="Times New Roman" w:hAnsi="Times New Roman" w:cs="Times New Roman"/>
          <w:sz w:val="24"/>
          <w:szCs w:val="24"/>
        </w:rPr>
        <w:t>. Sage Publications.</w:t>
      </w:r>
    </w:p>
    <w:p w:rsidR="001B47B9" w:rsidRPr="001B47B9" w:rsidRDefault="001B47B9" w:rsidP="001B47B9"/>
    <w:p w:rsidR="001B47B9" w:rsidRPr="001B47B9" w:rsidRDefault="001B47B9" w:rsidP="001B47B9"/>
    <w:p w:rsidR="00E83CB2" w:rsidRPr="00E83CB2" w:rsidRDefault="00E83CB2" w:rsidP="001A677E">
      <w:pPr>
        <w:spacing w:line="480" w:lineRule="auto"/>
        <w:ind w:left="720" w:hanging="720"/>
      </w:pPr>
    </w:p>
    <w:p w:rsidR="003A52FE" w:rsidRPr="001A677E" w:rsidRDefault="00055038" w:rsidP="001A677E">
      <w:pPr>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fldChar w:fldCharType="end"/>
      </w:r>
    </w:p>
    <w:p w:rsidR="001A677E" w:rsidRDefault="001A677E" w:rsidP="003A52FE">
      <w:pPr>
        <w:spacing w:line="480" w:lineRule="auto"/>
        <w:rPr>
          <w:rFonts w:ascii="Times New Roman" w:hAnsi="Times New Roman" w:cs="Times New Roman"/>
          <w:b/>
          <w:sz w:val="24"/>
          <w:szCs w:val="24"/>
        </w:rPr>
      </w:pPr>
    </w:p>
    <w:sectPr w:rsidR="001A677E"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2949" w:rsidRDefault="00882949" w:rsidP="00267851">
      <w:pPr>
        <w:spacing w:after="0" w:line="240" w:lineRule="auto"/>
      </w:pPr>
      <w:r>
        <w:separator/>
      </w:r>
    </w:p>
  </w:endnote>
  <w:endnote w:type="continuationSeparator" w:id="0">
    <w:p w:rsidR="00882949" w:rsidRDefault="0088294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2949" w:rsidRDefault="00882949" w:rsidP="00267851">
      <w:pPr>
        <w:spacing w:after="0" w:line="240" w:lineRule="auto"/>
      </w:pPr>
      <w:r>
        <w:separator/>
      </w:r>
    </w:p>
  </w:footnote>
  <w:footnote w:type="continuationSeparator" w:id="0">
    <w:p w:rsidR="00882949" w:rsidRDefault="0088294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DE324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CRIMINAL JUSTICE</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669B9">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1063E4"/>
    <w:multiLevelType w:val="hybridMultilevel"/>
    <w:tmpl w:val="B5F87C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872E5B"/>
    <w:multiLevelType w:val="multilevel"/>
    <w:tmpl w:val="14486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4756E6"/>
    <w:multiLevelType w:val="hybridMultilevel"/>
    <w:tmpl w:val="DC0EC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9634AB"/>
    <w:multiLevelType w:val="multilevel"/>
    <w:tmpl w:val="60ECB0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FE00C9"/>
    <w:multiLevelType w:val="multilevel"/>
    <w:tmpl w:val="88C454C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B1F358B"/>
    <w:multiLevelType w:val="hybridMultilevel"/>
    <w:tmpl w:val="882445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D2A5F53"/>
    <w:multiLevelType w:val="hybridMultilevel"/>
    <w:tmpl w:val="A8EE5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F26CCC"/>
    <w:multiLevelType w:val="multilevel"/>
    <w:tmpl w:val="17C2B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1"/>
  </w:num>
  <w:num w:numId="4">
    <w:abstractNumId w:val="2"/>
  </w:num>
  <w:num w:numId="5">
    <w:abstractNumId w:val="4"/>
  </w:num>
  <w:num w:numId="6">
    <w:abstractNumId w:val="6"/>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2201"/>
    <w:rsid w:val="00012F62"/>
    <w:rsid w:val="00022DFB"/>
    <w:rsid w:val="00024ABE"/>
    <w:rsid w:val="0003520F"/>
    <w:rsid w:val="00035E84"/>
    <w:rsid w:val="00041A71"/>
    <w:rsid w:val="00055038"/>
    <w:rsid w:val="00056886"/>
    <w:rsid w:val="00062B5C"/>
    <w:rsid w:val="00073C7F"/>
    <w:rsid w:val="00077E5E"/>
    <w:rsid w:val="00077F31"/>
    <w:rsid w:val="0008177B"/>
    <w:rsid w:val="000837EA"/>
    <w:rsid w:val="00085E60"/>
    <w:rsid w:val="00085F1B"/>
    <w:rsid w:val="00095171"/>
    <w:rsid w:val="000A0380"/>
    <w:rsid w:val="000A5570"/>
    <w:rsid w:val="000C39B5"/>
    <w:rsid w:val="000D382A"/>
    <w:rsid w:val="000D79CC"/>
    <w:rsid w:val="000E57F2"/>
    <w:rsid w:val="000F2DBE"/>
    <w:rsid w:val="000F4BEA"/>
    <w:rsid w:val="00104A6F"/>
    <w:rsid w:val="00113C21"/>
    <w:rsid w:val="00116EC3"/>
    <w:rsid w:val="00121954"/>
    <w:rsid w:val="00130A33"/>
    <w:rsid w:val="00132DCB"/>
    <w:rsid w:val="00141074"/>
    <w:rsid w:val="0014200B"/>
    <w:rsid w:val="00144A09"/>
    <w:rsid w:val="00144DC4"/>
    <w:rsid w:val="001605CE"/>
    <w:rsid w:val="00162149"/>
    <w:rsid w:val="001669B9"/>
    <w:rsid w:val="00167893"/>
    <w:rsid w:val="001705BC"/>
    <w:rsid w:val="00175313"/>
    <w:rsid w:val="001778C3"/>
    <w:rsid w:val="00180085"/>
    <w:rsid w:val="001817AB"/>
    <w:rsid w:val="001845EC"/>
    <w:rsid w:val="00187C02"/>
    <w:rsid w:val="00192976"/>
    <w:rsid w:val="00194A09"/>
    <w:rsid w:val="001A02CC"/>
    <w:rsid w:val="001A2E7B"/>
    <w:rsid w:val="001A677E"/>
    <w:rsid w:val="001B47B9"/>
    <w:rsid w:val="001B53CC"/>
    <w:rsid w:val="001B79F1"/>
    <w:rsid w:val="001C28DD"/>
    <w:rsid w:val="001C7E95"/>
    <w:rsid w:val="00201106"/>
    <w:rsid w:val="0020237F"/>
    <w:rsid w:val="00206396"/>
    <w:rsid w:val="00210B94"/>
    <w:rsid w:val="0023779F"/>
    <w:rsid w:val="00250BF8"/>
    <w:rsid w:val="00266566"/>
    <w:rsid w:val="00267851"/>
    <w:rsid w:val="002777E7"/>
    <w:rsid w:val="00277DE7"/>
    <w:rsid w:val="00281B4E"/>
    <w:rsid w:val="00291068"/>
    <w:rsid w:val="002911EF"/>
    <w:rsid w:val="00292F0D"/>
    <w:rsid w:val="0029396A"/>
    <w:rsid w:val="00296E96"/>
    <w:rsid w:val="002970A6"/>
    <w:rsid w:val="00297CF0"/>
    <w:rsid w:val="002A012C"/>
    <w:rsid w:val="002A0615"/>
    <w:rsid w:val="002A0EFA"/>
    <w:rsid w:val="002B12C6"/>
    <w:rsid w:val="002C2062"/>
    <w:rsid w:val="002D277F"/>
    <w:rsid w:val="002D4968"/>
    <w:rsid w:val="002D4F65"/>
    <w:rsid w:val="002D5E80"/>
    <w:rsid w:val="002E182C"/>
    <w:rsid w:val="002E229A"/>
    <w:rsid w:val="002E60B1"/>
    <w:rsid w:val="002F6EF8"/>
    <w:rsid w:val="0030010C"/>
    <w:rsid w:val="0030105B"/>
    <w:rsid w:val="0031419E"/>
    <w:rsid w:val="003262D6"/>
    <w:rsid w:val="0033149C"/>
    <w:rsid w:val="00336714"/>
    <w:rsid w:val="0034125C"/>
    <w:rsid w:val="00342996"/>
    <w:rsid w:val="00347503"/>
    <w:rsid w:val="00347584"/>
    <w:rsid w:val="003564F5"/>
    <w:rsid w:val="00357C1F"/>
    <w:rsid w:val="003623F7"/>
    <w:rsid w:val="0036298D"/>
    <w:rsid w:val="003635FF"/>
    <w:rsid w:val="00372CF8"/>
    <w:rsid w:val="00375ED0"/>
    <w:rsid w:val="00376361"/>
    <w:rsid w:val="00381FFD"/>
    <w:rsid w:val="00384480"/>
    <w:rsid w:val="00386362"/>
    <w:rsid w:val="00390EBC"/>
    <w:rsid w:val="00391C03"/>
    <w:rsid w:val="00395842"/>
    <w:rsid w:val="003958E4"/>
    <w:rsid w:val="003A52FE"/>
    <w:rsid w:val="003A7828"/>
    <w:rsid w:val="003C1529"/>
    <w:rsid w:val="003C3BBB"/>
    <w:rsid w:val="003C7C51"/>
    <w:rsid w:val="003D4AD5"/>
    <w:rsid w:val="003E291F"/>
    <w:rsid w:val="003E3D4E"/>
    <w:rsid w:val="003F3014"/>
    <w:rsid w:val="00404812"/>
    <w:rsid w:val="00411491"/>
    <w:rsid w:val="00413632"/>
    <w:rsid w:val="00413A24"/>
    <w:rsid w:val="004202AB"/>
    <w:rsid w:val="004202F4"/>
    <w:rsid w:val="00436BC9"/>
    <w:rsid w:val="0044270C"/>
    <w:rsid w:val="0045517C"/>
    <w:rsid w:val="00461E43"/>
    <w:rsid w:val="004641BB"/>
    <w:rsid w:val="00471063"/>
    <w:rsid w:val="00474A03"/>
    <w:rsid w:val="00482D08"/>
    <w:rsid w:val="0048335C"/>
    <w:rsid w:val="00491E21"/>
    <w:rsid w:val="0049284A"/>
    <w:rsid w:val="004A07E8"/>
    <w:rsid w:val="004A5F6F"/>
    <w:rsid w:val="004A758F"/>
    <w:rsid w:val="004D4F88"/>
    <w:rsid w:val="004D6074"/>
    <w:rsid w:val="004E79CF"/>
    <w:rsid w:val="004F5AC7"/>
    <w:rsid w:val="005035DF"/>
    <w:rsid w:val="005168B7"/>
    <w:rsid w:val="00517BB8"/>
    <w:rsid w:val="00525437"/>
    <w:rsid w:val="00527FD6"/>
    <w:rsid w:val="005309CE"/>
    <w:rsid w:val="005346B4"/>
    <w:rsid w:val="00541772"/>
    <w:rsid w:val="00550A64"/>
    <w:rsid w:val="00550EFD"/>
    <w:rsid w:val="00551AB2"/>
    <w:rsid w:val="00557CE1"/>
    <w:rsid w:val="00562C40"/>
    <w:rsid w:val="00563857"/>
    <w:rsid w:val="00564F3E"/>
    <w:rsid w:val="00567E92"/>
    <w:rsid w:val="00570919"/>
    <w:rsid w:val="005A6ADB"/>
    <w:rsid w:val="005C20F1"/>
    <w:rsid w:val="005C4110"/>
    <w:rsid w:val="005F2586"/>
    <w:rsid w:val="005F39A8"/>
    <w:rsid w:val="005F4D84"/>
    <w:rsid w:val="00601F64"/>
    <w:rsid w:val="00602F77"/>
    <w:rsid w:val="00604DD8"/>
    <w:rsid w:val="00605607"/>
    <w:rsid w:val="00610319"/>
    <w:rsid w:val="00610CA5"/>
    <w:rsid w:val="00615C55"/>
    <w:rsid w:val="0061790E"/>
    <w:rsid w:val="00620235"/>
    <w:rsid w:val="006203CF"/>
    <w:rsid w:val="006356C5"/>
    <w:rsid w:val="00641333"/>
    <w:rsid w:val="00641FCB"/>
    <w:rsid w:val="00643475"/>
    <w:rsid w:val="006507CC"/>
    <w:rsid w:val="00650EDF"/>
    <w:rsid w:val="0065489A"/>
    <w:rsid w:val="00666F54"/>
    <w:rsid w:val="006730A6"/>
    <w:rsid w:val="00674FF2"/>
    <w:rsid w:val="006754AC"/>
    <w:rsid w:val="00676B1A"/>
    <w:rsid w:val="00682F04"/>
    <w:rsid w:val="00686D36"/>
    <w:rsid w:val="006919DF"/>
    <w:rsid w:val="006931BF"/>
    <w:rsid w:val="00696BE7"/>
    <w:rsid w:val="006A014C"/>
    <w:rsid w:val="006B1EB2"/>
    <w:rsid w:val="006B385B"/>
    <w:rsid w:val="006B5978"/>
    <w:rsid w:val="006B5CD5"/>
    <w:rsid w:val="006B6F7E"/>
    <w:rsid w:val="006C18BB"/>
    <w:rsid w:val="006D1822"/>
    <w:rsid w:val="006D5871"/>
    <w:rsid w:val="006D7274"/>
    <w:rsid w:val="006E4204"/>
    <w:rsid w:val="006F52B0"/>
    <w:rsid w:val="00705331"/>
    <w:rsid w:val="00706CBD"/>
    <w:rsid w:val="007159F8"/>
    <w:rsid w:val="00721E4F"/>
    <w:rsid w:val="00724370"/>
    <w:rsid w:val="00731119"/>
    <w:rsid w:val="00734A4B"/>
    <w:rsid w:val="00763AB9"/>
    <w:rsid w:val="007672BD"/>
    <w:rsid w:val="00783723"/>
    <w:rsid w:val="00784B13"/>
    <w:rsid w:val="00784B35"/>
    <w:rsid w:val="00785C2A"/>
    <w:rsid w:val="007A0BC7"/>
    <w:rsid w:val="007B3E51"/>
    <w:rsid w:val="007C1B1D"/>
    <w:rsid w:val="007D6ACF"/>
    <w:rsid w:val="007F274F"/>
    <w:rsid w:val="007F46ED"/>
    <w:rsid w:val="0080031C"/>
    <w:rsid w:val="00801DA2"/>
    <w:rsid w:val="008233F0"/>
    <w:rsid w:val="00823B45"/>
    <w:rsid w:val="008255F9"/>
    <w:rsid w:val="00831729"/>
    <w:rsid w:val="00836F47"/>
    <w:rsid w:val="008459F3"/>
    <w:rsid w:val="00861507"/>
    <w:rsid w:val="00864E55"/>
    <w:rsid w:val="0086610A"/>
    <w:rsid w:val="00870C08"/>
    <w:rsid w:val="008715FD"/>
    <w:rsid w:val="0087411F"/>
    <w:rsid w:val="00875B92"/>
    <w:rsid w:val="00877CA7"/>
    <w:rsid w:val="00881514"/>
    <w:rsid w:val="00882949"/>
    <w:rsid w:val="00886C77"/>
    <w:rsid w:val="008928EA"/>
    <w:rsid w:val="00894D72"/>
    <w:rsid w:val="008976BF"/>
    <w:rsid w:val="008A6E03"/>
    <w:rsid w:val="008B2022"/>
    <w:rsid w:val="008C2E22"/>
    <w:rsid w:val="008C3251"/>
    <w:rsid w:val="008D4C7B"/>
    <w:rsid w:val="008E0301"/>
    <w:rsid w:val="008E3D32"/>
    <w:rsid w:val="008E41B6"/>
    <w:rsid w:val="008E5C87"/>
    <w:rsid w:val="008F3774"/>
    <w:rsid w:val="009016CD"/>
    <w:rsid w:val="009047B0"/>
    <w:rsid w:val="00926B5A"/>
    <w:rsid w:val="00930066"/>
    <w:rsid w:val="009415DF"/>
    <w:rsid w:val="00943083"/>
    <w:rsid w:val="00955CD8"/>
    <w:rsid w:val="00964D2C"/>
    <w:rsid w:val="00980A50"/>
    <w:rsid w:val="0099010F"/>
    <w:rsid w:val="009A0765"/>
    <w:rsid w:val="009A10C6"/>
    <w:rsid w:val="009A373A"/>
    <w:rsid w:val="009A7EF6"/>
    <w:rsid w:val="009B1C7D"/>
    <w:rsid w:val="009B5E25"/>
    <w:rsid w:val="009B7E64"/>
    <w:rsid w:val="009C7FC0"/>
    <w:rsid w:val="009D357B"/>
    <w:rsid w:val="009F5C59"/>
    <w:rsid w:val="009F6046"/>
    <w:rsid w:val="00A06D28"/>
    <w:rsid w:val="00A106AF"/>
    <w:rsid w:val="00A230B5"/>
    <w:rsid w:val="00A321B8"/>
    <w:rsid w:val="00A37A59"/>
    <w:rsid w:val="00A41F39"/>
    <w:rsid w:val="00A4374D"/>
    <w:rsid w:val="00A549FE"/>
    <w:rsid w:val="00A63AE2"/>
    <w:rsid w:val="00A7016E"/>
    <w:rsid w:val="00A81008"/>
    <w:rsid w:val="00A81683"/>
    <w:rsid w:val="00A819C5"/>
    <w:rsid w:val="00A90042"/>
    <w:rsid w:val="00A91276"/>
    <w:rsid w:val="00A92DFE"/>
    <w:rsid w:val="00A96DA5"/>
    <w:rsid w:val="00AA1C61"/>
    <w:rsid w:val="00AA486C"/>
    <w:rsid w:val="00AA7200"/>
    <w:rsid w:val="00AB06DF"/>
    <w:rsid w:val="00AB29DC"/>
    <w:rsid w:val="00AB55F9"/>
    <w:rsid w:val="00AC7748"/>
    <w:rsid w:val="00AD0793"/>
    <w:rsid w:val="00AD515E"/>
    <w:rsid w:val="00AD5689"/>
    <w:rsid w:val="00AE6340"/>
    <w:rsid w:val="00AF29CF"/>
    <w:rsid w:val="00B15E85"/>
    <w:rsid w:val="00B171B0"/>
    <w:rsid w:val="00B214C5"/>
    <w:rsid w:val="00B31C71"/>
    <w:rsid w:val="00B371B3"/>
    <w:rsid w:val="00B405F9"/>
    <w:rsid w:val="00B53686"/>
    <w:rsid w:val="00B63EE6"/>
    <w:rsid w:val="00B73412"/>
    <w:rsid w:val="00B748C4"/>
    <w:rsid w:val="00B7715A"/>
    <w:rsid w:val="00B8039B"/>
    <w:rsid w:val="00B867F0"/>
    <w:rsid w:val="00B92153"/>
    <w:rsid w:val="00BA1AE1"/>
    <w:rsid w:val="00BA46E9"/>
    <w:rsid w:val="00BB17CA"/>
    <w:rsid w:val="00BB2D65"/>
    <w:rsid w:val="00BB3A47"/>
    <w:rsid w:val="00BB5B9F"/>
    <w:rsid w:val="00BC15A7"/>
    <w:rsid w:val="00BC1E46"/>
    <w:rsid w:val="00BC2096"/>
    <w:rsid w:val="00BC3646"/>
    <w:rsid w:val="00BC5D84"/>
    <w:rsid w:val="00BC76FD"/>
    <w:rsid w:val="00BE53F1"/>
    <w:rsid w:val="00BE630B"/>
    <w:rsid w:val="00C035CC"/>
    <w:rsid w:val="00C23B16"/>
    <w:rsid w:val="00C46D2B"/>
    <w:rsid w:val="00C531E9"/>
    <w:rsid w:val="00C5356B"/>
    <w:rsid w:val="00C63288"/>
    <w:rsid w:val="00C66E93"/>
    <w:rsid w:val="00C74936"/>
    <w:rsid w:val="00C74D28"/>
    <w:rsid w:val="00C75C92"/>
    <w:rsid w:val="00C87E57"/>
    <w:rsid w:val="00CA1C25"/>
    <w:rsid w:val="00CA2688"/>
    <w:rsid w:val="00CA2730"/>
    <w:rsid w:val="00CA3250"/>
    <w:rsid w:val="00CA49D2"/>
    <w:rsid w:val="00CB2F46"/>
    <w:rsid w:val="00CC14BB"/>
    <w:rsid w:val="00CC274C"/>
    <w:rsid w:val="00CE2A4A"/>
    <w:rsid w:val="00CE7CB6"/>
    <w:rsid w:val="00CF0A51"/>
    <w:rsid w:val="00CF4D8C"/>
    <w:rsid w:val="00CF69ED"/>
    <w:rsid w:val="00D13E6A"/>
    <w:rsid w:val="00D15690"/>
    <w:rsid w:val="00D265BA"/>
    <w:rsid w:val="00D4050A"/>
    <w:rsid w:val="00D45C30"/>
    <w:rsid w:val="00D5076D"/>
    <w:rsid w:val="00D51A6C"/>
    <w:rsid w:val="00D55B32"/>
    <w:rsid w:val="00D674C1"/>
    <w:rsid w:val="00D730E5"/>
    <w:rsid w:val="00D763D4"/>
    <w:rsid w:val="00D80C8E"/>
    <w:rsid w:val="00D8339D"/>
    <w:rsid w:val="00D855F2"/>
    <w:rsid w:val="00D856EE"/>
    <w:rsid w:val="00D92389"/>
    <w:rsid w:val="00D92D53"/>
    <w:rsid w:val="00D93AAB"/>
    <w:rsid w:val="00D94F51"/>
    <w:rsid w:val="00D95087"/>
    <w:rsid w:val="00DA1D4F"/>
    <w:rsid w:val="00DA28D7"/>
    <w:rsid w:val="00DB1D99"/>
    <w:rsid w:val="00DB3738"/>
    <w:rsid w:val="00DC11EB"/>
    <w:rsid w:val="00DC76C5"/>
    <w:rsid w:val="00DD68F2"/>
    <w:rsid w:val="00DE3248"/>
    <w:rsid w:val="00DE7C3A"/>
    <w:rsid w:val="00E225B5"/>
    <w:rsid w:val="00E23DD0"/>
    <w:rsid w:val="00E33A7B"/>
    <w:rsid w:val="00E3771B"/>
    <w:rsid w:val="00E409B6"/>
    <w:rsid w:val="00E41C3F"/>
    <w:rsid w:val="00E56BE1"/>
    <w:rsid w:val="00E63262"/>
    <w:rsid w:val="00E70468"/>
    <w:rsid w:val="00E70644"/>
    <w:rsid w:val="00E72B99"/>
    <w:rsid w:val="00E72DF7"/>
    <w:rsid w:val="00E72EFF"/>
    <w:rsid w:val="00E74A25"/>
    <w:rsid w:val="00E755AB"/>
    <w:rsid w:val="00E76FEC"/>
    <w:rsid w:val="00E83CB2"/>
    <w:rsid w:val="00E83F0B"/>
    <w:rsid w:val="00EA0CC9"/>
    <w:rsid w:val="00EA2BFD"/>
    <w:rsid w:val="00EA30A0"/>
    <w:rsid w:val="00EB4C7B"/>
    <w:rsid w:val="00EC6243"/>
    <w:rsid w:val="00EC7F02"/>
    <w:rsid w:val="00ED327A"/>
    <w:rsid w:val="00ED3BA7"/>
    <w:rsid w:val="00ED7D1B"/>
    <w:rsid w:val="00EE03DB"/>
    <w:rsid w:val="00EE1787"/>
    <w:rsid w:val="00EE2D1A"/>
    <w:rsid w:val="00EE5A60"/>
    <w:rsid w:val="00EF1641"/>
    <w:rsid w:val="00EF479C"/>
    <w:rsid w:val="00EF7BF3"/>
    <w:rsid w:val="00F05A6C"/>
    <w:rsid w:val="00F1014C"/>
    <w:rsid w:val="00F12D62"/>
    <w:rsid w:val="00F134D6"/>
    <w:rsid w:val="00F2251D"/>
    <w:rsid w:val="00F32691"/>
    <w:rsid w:val="00F35ACD"/>
    <w:rsid w:val="00F40432"/>
    <w:rsid w:val="00F52095"/>
    <w:rsid w:val="00F52E5C"/>
    <w:rsid w:val="00F54127"/>
    <w:rsid w:val="00F55874"/>
    <w:rsid w:val="00F55D4C"/>
    <w:rsid w:val="00F60FE6"/>
    <w:rsid w:val="00F643E0"/>
    <w:rsid w:val="00F66D57"/>
    <w:rsid w:val="00F71079"/>
    <w:rsid w:val="00F72124"/>
    <w:rsid w:val="00F81B9C"/>
    <w:rsid w:val="00F90DC7"/>
    <w:rsid w:val="00F94B9F"/>
    <w:rsid w:val="00F977F3"/>
    <w:rsid w:val="00FB2515"/>
    <w:rsid w:val="00FC06BC"/>
    <w:rsid w:val="00FC0A26"/>
    <w:rsid w:val="00FC3C2F"/>
    <w:rsid w:val="00FD10EF"/>
    <w:rsid w:val="00FE1B67"/>
    <w:rsid w:val="00FF0356"/>
    <w:rsid w:val="00FF212D"/>
    <w:rsid w:val="00FF32E7"/>
    <w:rsid w:val="00FF5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AC68DFC-5A8E-4522-8AFB-77178DB3C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9FE"/>
  </w:style>
  <w:style w:type="paragraph" w:styleId="Heading1">
    <w:name w:val="heading 1"/>
    <w:basedOn w:val="Normal"/>
    <w:next w:val="Normal"/>
    <w:link w:val="Heading1Char"/>
    <w:uiPriority w:val="9"/>
    <w:qFormat/>
    <w:rsid w:val="00C531E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B7E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A0765"/>
    <w:pPr>
      <w:ind w:left="720"/>
      <w:contextualSpacing/>
    </w:pPr>
  </w:style>
  <w:style w:type="character" w:customStyle="1" w:styleId="Heading1Char">
    <w:name w:val="Heading 1 Char"/>
    <w:basedOn w:val="DefaultParagraphFont"/>
    <w:link w:val="Heading1"/>
    <w:uiPriority w:val="9"/>
    <w:rsid w:val="00C531E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C531E9"/>
    <w:pPr>
      <w:spacing w:after="0" w:line="480" w:lineRule="auto"/>
      <w:ind w:left="720" w:hanging="720"/>
    </w:pPr>
  </w:style>
  <w:style w:type="paragraph" w:styleId="NormalWeb">
    <w:name w:val="Normal (Web)"/>
    <w:basedOn w:val="Normal"/>
    <w:uiPriority w:val="99"/>
    <w:semiHidden/>
    <w:unhideWhenUsed/>
    <w:rsid w:val="00724370"/>
    <w:rPr>
      <w:rFonts w:ascii="Times New Roman" w:hAnsi="Times New Roman" w:cs="Times New Roman"/>
      <w:sz w:val="24"/>
      <w:szCs w:val="24"/>
    </w:rPr>
  </w:style>
  <w:style w:type="character" w:styleId="Hyperlink">
    <w:name w:val="Hyperlink"/>
    <w:basedOn w:val="DefaultParagraphFont"/>
    <w:uiPriority w:val="99"/>
    <w:unhideWhenUsed/>
    <w:rsid w:val="00724370"/>
    <w:rPr>
      <w:color w:val="0000FF" w:themeColor="hyperlink"/>
      <w:u w:val="single"/>
    </w:rPr>
  </w:style>
  <w:style w:type="character" w:customStyle="1" w:styleId="Heading2Char">
    <w:name w:val="Heading 2 Char"/>
    <w:basedOn w:val="DefaultParagraphFont"/>
    <w:link w:val="Heading2"/>
    <w:uiPriority w:val="9"/>
    <w:semiHidden/>
    <w:rsid w:val="009B7E6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74026">
      <w:bodyDiv w:val="1"/>
      <w:marLeft w:val="0"/>
      <w:marRight w:val="0"/>
      <w:marTop w:val="0"/>
      <w:marBottom w:val="0"/>
      <w:divBdr>
        <w:top w:val="none" w:sz="0" w:space="0" w:color="auto"/>
        <w:left w:val="none" w:sz="0" w:space="0" w:color="auto"/>
        <w:bottom w:val="none" w:sz="0" w:space="0" w:color="auto"/>
        <w:right w:val="none" w:sz="0" w:space="0" w:color="auto"/>
      </w:divBdr>
      <w:divsChild>
        <w:div w:id="502554787">
          <w:blockQuote w:val="1"/>
          <w:marLeft w:val="0"/>
          <w:marRight w:val="0"/>
          <w:marTop w:val="240"/>
          <w:marBottom w:val="240"/>
          <w:divBdr>
            <w:top w:val="none" w:sz="0" w:space="0" w:color="auto"/>
            <w:left w:val="none" w:sz="0" w:space="0" w:color="auto"/>
            <w:bottom w:val="none" w:sz="0" w:space="0" w:color="auto"/>
            <w:right w:val="none" w:sz="0" w:space="0" w:color="auto"/>
          </w:divBdr>
        </w:div>
        <w:div w:id="1926643621">
          <w:blockQuote w:val="1"/>
          <w:marLeft w:val="0"/>
          <w:marRight w:val="0"/>
          <w:marTop w:val="240"/>
          <w:marBottom w:val="240"/>
          <w:divBdr>
            <w:top w:val="none" w:sz="0" w:space="0" w:color="auto"/>
            <w:left w:val="none" w:sz="0" w:space="0" w:color="auto"/>
            <w:bottom w:val="none" w:sz="0" w:space="0" w:color="auto"/>
            <w:right w:val="none" w:sz="0" w:space="0" w:color="auto"/>
          </w:divBdr>
        </w:div>
        <w:div w:id="285966251">
          <w:marLeft w:val="336"/>
          <w:marRight w:val="0"/>
          <w:marTop w:val="120"/>
          <w:marBottom w:val="312"/>
          <w:divBdr>
            <w:top w:val="none" w:sz="0" w:space="0" w:color="auto"/>
            <w:left w:val="none" w:sz="0" w:space="0" w:color="auto"/>
            <w:bottom w:val="none" w:sz="0" w:space="0" w:color="auto"/>
            <w:right w:val="none" w:sz="0" w:space="0" w:color="auto"/>
          </w:divBdr>
          <w:divsChild>
            <w:div w:id="76665579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7673534">
      <w:bodyDiv w:val="1"/>
      <w:marLeft w:val="0"/>
      <w:marRight w:val="0"/>
      <w:marTop w:val="0"/>
      <w:marBottom w:val="0"/>
      <w:divBdr>
        <w:top w:val="none" w:sz="0" w:space="0" w:color="auto"/>
        <w:left w:val="none" w:sz="0" w:space="0" w:color="auto"/>
        <w:bottom w:val="none" w:sz="0" w:space="0" w:color="auto"/>
        <w:right w:val="none" w:sz="0" w:space="0" w:color="auto"/>
      </w:divBdr>
    </w:div>
    <w:div w:id="287316509">
      <w:bodyDiv w:val="1"/>
      <w:marLeft w:val="0"/>
      <w:marRight w:val="0"/>
      <w:marTop w:val="0"/>
      <w:marBottom w:val="0"/>
      <w:divBdr>
        <w:top w:val="none" w:sz="0" w:space="0" w:color="auto"/>
        <w:left w:val="none" w:sz="0" w:space="0" w:color="auto"/>
        <w:bottom w:val="none" w:sz="0" w:space="0" w:color="auto"/>
        <w:right w:val="none" w:sz="0" w:space="0" w:color="auto"/>
      </w:divBdr>
    </w:div>
    <w:div w:id="309402239">
      <w:bodyDiv w:val="1"/>
      <w:marLeft w:val="0"/>
      <w:marRight w:val="0"/>
      <w:marTop w:val="0"/>
      <w:marBottom w:val="0"/>
      <w:divBdr>
        <w:top w:val="none" w:sz="0" w:space="0" w:color="auto"/>
        <w:left w:val="none" w:sz="0" w:space="0" w:color="auto"/>
        <w:bottom w:val="none" w:sz="0" w:space="0" w:color="auto"/>
        <w:right w:val="none" w:sz="0" w:space="0" w:color="auto"/>
      </w:divBdr>
      <w:divsChild>
        <w:div w:id="185873225">
          <w:marLeft w:val="0"/>
          <w:marRight w:val="0"/>
          <w:marTop w:val="180"/>
          <w:marBottom w:val="270"/>
          <w:divBdr>
            <w:top w:val="single" w:sz="6" w:space="0" w:color="E3E3E3"/>
            <w:left w:val="single" w:sz="6" w:space="0" w:color="E3E3E3"/>
            <w:bottom w:val="single" w:sz="6" w:space="0" w:color="E3E3E3"/>
            <w:right w:val="single" w:sz="6" w:space="0" w:color="E3E3E3"/>
          </w:divBdr>
          <w:divsChild>
            <w:div w:id="729809607">
              <w:marLeft w:val="0"/>
              <w:marRight w:val="0"/>
              <w:marTop w:val="0"/>
              <w:marBottom w:val="0"/>
              <w:divBdr>
                <w:top w:val="none" w:sz="0" w:space="0" w:color="auto"/>
                <w:left w:val="none" w:sz="0" w:space="0" w:color="auto"/>
                <w:bottom w:val="none" w:sz="0" w:space="0" w:color="auto"/>
                <w:right w:val="none" w:sz="0" w:space="0" w:color="auto"/>
              </w:divBdr>
              <w:divsChild>
                <w:div w:id="624166956">
                  <w:marLeft w:val="0"/>
                  <w:marRight w:val="0"/>
                  <w:marTop w:val="0"/>
                  <w:marBottom w:val="0"/>
                  <w:divBdr>
                    <w:top w:val="none" w:sz="0" w:space="0" w:color="auto"/>
                    <w:left w:val="none" w:sz="0" w:space="0" w:color="auto"/>
                    <w:bottom w:val="none" w:sz="0" w:space="0" w:color="auto"/>
                    <w:right w:val="none" w:sz="0" w:space="0" w:color="auto"/>
                  </w:divBdr>
                </w:div>
                <w:div w:id="19986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470226">
      <w:bodyDiv w:val="1"/>
      <w:marLeft w:val="0"/>
      <w:marRight w:val="0"/>
      <w:marTop w:val="0"/>
      <w:marBottom w:val="0"/>
      <w:divBdr>
        <w:top w:val="none" w:sz="0" w:space="0" w:color="auto"/>
        <w:left w:val="none" w:sz="0" w:space="0" w:color="auto"/>
        <w:bottom w:val="none" w:sz="0" w:space="0" w:color="auto"/>
        <w:right w:val="none" w:sz="0" w:space="0" w:color="auto"/>
      </w:divBdr>
    </w:div>
    <w:div w:id="473957682">
      <w:bodyDiv w:val="1"/>
      <w:marLeft w:val="0"/>
      <w:marRight w:val="0"/>
      <w:marTop w:val="0"/>
      <w:marBottom w:val="0"/>
      <w:divBdr>
        <w:top w:val="none" w:sz="0" w:space="0" w:color="auto"/>
        <w:left w:val="none" w:sz="0" w:space="0" w:color="auto"/>
        <w:bottom w:val="none" w:sz="0" w:space="0" w:color="auto"/>
        <w:right w:val="none" w:sz="0" w:space="0" w:color="auto"/>
      </w:divBdr>
    </w:div>
    <w:div w:id="474877590">
      <w:bodyDiv w:val="1"/>
      <w:marLeft w:val="0"/>
      <w:marRight w:val="0"/>
      <w:marTop w:val="0"/>
      <w:marBottom w:val="0"/>
      <w:divBdr>
        <w:top w:val="none" w:sz="0" w:space="0" w:color="auto"/>
        <w:left w:val="none" w:sz="0" w:space="0" w:color="auto"/>
        <w:bottom w:val="none" w:sz="0" w:space="0" w:color="auto"/>
        <w:right w:val="none" w:sz="0" w:space="0" w:color="auto"/>
      </w:divBdr>
    </w:div>
    <w:div w:id="493036774">
      <w:bodyDiv w:val="1"/>
      <w:marLeft w:val="0"/>
      <w:marRight w:val="0"/>
      <w:marTop w:val="0"/>
      <w:marBottom w:val="0"/>
      <w:divBdr>
        <w:top w:val="none" w:sz="0" w:space="0" w:color="auto"/>
        <w:left w:val="none" w:sz="0" w:space="0" w:color="auto"/>
        <w:bottom w:val="none" w:sz="0" w:space="0" w:color="auto"/>
        <w:right w:val="none" w:sz="0" w:space="0" w:color="auto"/>
      </w:divBdr>
    </w:div>
    <w:div w:id="527764253">
      <w:bodyDiv w:val="1"/>
      <w:marLeft w:val="0"/>
      <w:marRight w:val="0"/>
      <w:marTop w:val="0"/>
      <w:marBottom w:val="0"/>
      <w:divBdr>
        <w:top w:val="none" w:sz="0" w:space="0" w:color="auto"/>
        <w:left w:val="none" w:sz="0" w:space="0" w:color="auto"/>
        <w:bottom w:val="none" w:sz="0" w:space="0" w:color="auto"/>
        <w:right w:val="none" w:sz="0" w:space="0" w:color="auto"/>
      </w:divBdr>
    </w:div>
    <w:div w:id="538664086">
      <w:bodyDiv w:val="1"/>
      <w:marLeft w:val="0"/>
      <w:marRight w:val="0"/>
      <w:marTop w:val="0"/>
      <w:marBottom w:val="0"/>
      <w:divBdr>
        <w:top w:val="none" w:sz="0" w:space="0" w:color="auto"/>
        <w:left w:val="none" w:sz="0" w:space="0" w:color="auto"/>
        <w:bottom w:val="none" w:sz="0" w:space="0" w:color="auto"/>
        <w:right w:val="none" w:sz="0" w:space="0" w:color="auto"/>
      </w:divBdr>
    </w:div>
    <w:div w:id="627855177">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
    <w:div w:id="718090866">
      <w:bodyDiv w:val="1"/>
      <w:marLeft w:val="0"/>
      <w:marRight w:val="0"/>
      <w:marTop w:val="0"/>
      <w:marBottom w:val="0"/>
      <w:divBdr>
        <w:top w:val="none" w:sz="0" w:space="0" w:color="auto"/>
        <w:left w:val="none" w:sz="0" w:space="0" w:color="auto"/>
        <w:bottom w:val="none" w:sz="0" w:space="0" w:color="auto"/>
        <w:right w:val="none" w:sz="0" w:space="0" w:color="auto"/>
      </w:divBdr>
    </w:div>
    <w:div w:id="730933275">
      <w:bodyDiv w:val="1"/>
      <w:marLeft w:val="0"/>
      <w:marRight w:val="0"/>
      <w:marTop w:val="0"/>
      <w:marBottom w:val="0"/>
      <w:divBdr>
        <w:top w:val="none" w:sz="0" w:space="0" w:color="auto"/>
        <w:left w:val="none" w:sz="0" w:space="0" w:color="auto"/>
        <w:bottom w:val="none" w:sz="0" w:space="0" w:color="auto"/>
        <w:right w:val="none" w:sz="0" w:space="0" w:color="auto"/>
      </w:divBdr>
    </w:div>
    <w:div w:id="740295548">
      <w:bodyDiv w:val="1"/>
      <w:marLeft w:val="0"/>
      <w:marRight w:val="0"/>
      <w:marTop w:val="0"/>
      <w:marBottom w:val="0"/>
      <w:divBdr>
        <w:top w:val="none" w:sz="0" w:space="0" w:color="auto"/>
        <w:left w:val="none" w:sz="0" w:space="0" w:color="auto"/>
        <w:bottom w:val="none" w:sz="0" w:space="0" w:color="auto"/>
        <w:right w:val="none" w:sz="0" w:space="0" w:color="auto"/>
      </w:divBdr>
    </w:div>
    <w:div w:id="779910238">
      <w:bodyDiv w:val="1"/>
      <w:marLeft w:val="0"/>
      <w:marRight w:val="0"/>
      <w:marTop w:val="0"/>
      <w:marBottom w:val="0"/>
      <w:divBdr>
        <w:top w:val="none" w:sz="0" w:space="0" w:color="auto"/>
        <w:left w:val="none" w:sz="0" w:space="0" w:color="auto"/>
        <w:bottom w:val="none" w:sz="0" w:space="0" w:color="auto"/>
        <w:right w:val="none" w:sz="0" w:space="0" w:color="auto"/>
      </w:divBdr>
    </w:div>
    <w:div w:id="929318894">
      <w:bodyDiv w:val="1"/>
      <w:marLeft w:val="0"/>
      <w:marRight w:val="0"/>
      <w:marTop w:val="0"/>
      <w:marBottom w:val="0"/>
      <w:divBdr>
        <w:top w:val="none" w:sz="0" w:space="0" w:color="auto"/>
        <w:left w:val="none" w:sz="0" w:space="0" w:color="auto"/>
        <w:bottom w:val="none" w:sz="0" w:space="0" w:color="auto"/>
        <w:right w:val="none" w:sz="0" w:space="0" w:color="auto"/>
      </w:divBdr>
    </w:div>
    <w:div w:id="1113325701">
      <w:bodyDiv w:val="1"/>
      <w:marLeft w:val="0"/>
      <w:marRight w:val="0"/>
      <w:marTop w:val="0"/>
      <w:marBottom w:val="0"/>
      <w:divBdr>
        <w:top w:val="none" w:sz="0" w:space="0" w:color="auto"/>
        <w:left w:val="none" w:sz="0" w:space="0" w:color="auto"/>
        <w:bottom w:val="none" w:sz="0" w:space="0" w:color="auto"/>
        <w:right w:val="none" w:sz="0" w:space="0" w:color="auto"/>
      </w:divBdr>
    </w:div>
    <w:div w:id="1132864290">
      <w:bodyDiv w:val="1"/>
      <w:marLeft w:val="0"/>
      <w:marRight w:val="0"/>
      <w:marTop w:val="0"/>
      <w:marBottom w:val="0"/>
      <w:divBdr>
        <w:top w:val="none" w:sz="0" w:space="0" w:color="auto"/>
        <w:left w:val="none" w:sz="0" w:space="0" w:color="auto"/>
        <w:bottom w:val="none" w:sz="0" w:space="0" w:color="auto"/>
        <w:right w:val="none" w:sz="0" w:space="0" w:color="auto"/>
      </w:divBdr>
    </w:div>
    <w:div w:id="1238595338">
      <w:bodyDiv w:val="1"/>
      <w:marLeft w:val="0"/>
      <w:marRight w:val="0"/>
      <w:marTop w:val="0"/>
      <w:marBottom w:val="0"/>
      <w:divBdr>
        <w:top w:val="none" w:sz="0" w:space="0" w:color="auto"/>
        <w:left w:val="none" w:sz="0" w:space="0" w:color="auto"/>
        <w:bottom w:val="none" w:sz="0" w:space="0" w:color="auto"/>
        <w:right w:val="none" w:sz="0" w:space="0" w:color="auto"/>
      </w:divBdr>
    </w:div>
    <w:div w:id="1239708805">
      <w:bodyDiv w:val="1"/>
      <w:marLeft w:val="0"/>
      <w:marRight w:val="0"/>
      <w:marTop w:val="0"/>
      <w:marBottom w:val="0"/>
      <w:divBdr>
        <w:top w:val="none" w:sz="0" w:space="0" w:color="auto"/>
        <w:left w:val="none" w:sz="0" w:space="0" w:color="auto"/>
        <w:bottom w:val="none" w:sz="0" w:space="0" w:color="auto"/>
        <w:right w:val="none" w:sz="0" w:space="0" w:color="auto"/>
      </w:divBdr>
    </w:div>
    <w:div w:id="1401371617">
      <w:bodyDiv w:val="1"/>
      <w:marLeft w:val="0"/>
      <w:marRight w:val="0"/>
      <w:marTop w:val="0"/>
      <w:marBottom w:val="0"/>
      <w:divBdr>
        <w:top w:val="none" w:sz="0" w:space="0" w:color="auto"/>
        <w:left w:val="none" w:sz="0" w:space="0" w:color="auto"/>
        <w:bottom w:val="none" w:sz="0" w:space="0" w:color="auto"/>
        <w:right w:val="none" w:sz="0" w:space="0" w:color="auto"/>
      </w:divBdr>
    </w:div>
    <w:div w:id="1436705037">
      <w:bodyDiv w:val="1"/>
      <w:marLeft w:val="0"/>
      <w:marRight w:val="0"/>
      <w:marTop w:val="0"/>
      <w:marBottom w:val="0"/>
      <w:divBdr>
        <w:top w:val="none" w:sz="0" w:space="0" w:color="auto"/>
        <w:left w:val="none" w:sz="0" w:space="0" w:color="auto"/>
        <w:bottom w:val="none" w:sz="0" w:space="0" w:color="auto"/>
        <w:right w:val="none" w:sz="0" w:space="0" w:color="auto"/>
      </w:divBdr>
    </w:div>
    <w:div w:id="1472212629">
      <w:bodyDiv w:val="1"/>
      <w:marLeft w:val="0"/>
      <w:marRight w:val="0"/>
      <w:marTop w:val="0"/>
      <w:marBottom w:val="0"/>
      <w:divBdr>
        <w:top w:val="none" w:sz="0" w:space="0" w:color="auto"/>
        <w:left w:val="none" w:sz="0" w:space="0" w:color="auto"/>
        <w:bottom w:val="none" w:sz="0" w:space="0" w:color="auto"/>
        <w:right w:val="none" w:sz="0" w:space="0" w:color="auto"/>
      </w:divBdr>
    </w:div>
    <w:div w:id="1525705345">
      <w:bodyDiv w:val="1"/>
      <w:marLeft w:val="0"/>
      <w:marRight w:val="0"/>
      <w:marTop w:val="0"/>
      <w:marBottom w:val="0"/>
      <w:divBdr>
        <w:top w:val="none" w:sz="0" w:space="0" w:color="auto"/>
        <w:left w:val="none" w:sz="0" w:space="0" w:color="auto"/>
        <w:bottom w:val="none" w:sz="0" w:space="0" w:color="auto"/>
        <w:right w:val="none" w:sz="0" w:space="0" w:color="auto"/>
      </w:divBdr>
    </w:div>
    <w:div w:id="1604418276">
      <w:bodyDiv w:val="1"/>
      <w:marLeft w:val="0"/>
      <w:marRight w:val="0"/>
      <w:marTop w:val="0"/>
      <w:marBottom w:val="0"/>
      <w:divBdr>
        <w:top w:val="none" w:sz="0" w:space="0" w:color="auto"/>
        <w:left w:val="none" w:sz="0" w:space="0" w:color="auto"/>
        <w:bottom w:val="none" w:sz="0" w:space="0" w:color="auto"/>
        <w:right w:val="none" w:sz="0" w:space="0" w:color="auto"/>
      </w:divBdr>
    </w:div>
    <w:div w:id="1918975969">
      <w:bodyDiv w:val="1"/>
      <w:marLeft w:val="0"/>
      <w:marRight w:val="0"/>
      <w:marTop w:val="0"/>
      <w:marBottom w:val="0"/>
      <w:divBdr>
        <w:top w:val="none" w:sz="0" w:space="0" w:color="auto"/>
        <w:left w:val="none" w:sz="0" w:space="0" w:color="auto"/>
        <w:bottom w:val="none" w:sz="0" w:space="0" w:color="auto"/>
        <w:right w:val="none" w:sz="0" w:space="0" w:color="auto"/>
      </w:divBdr>
    </w:div>
    <w:div w:id="1922257285">
      <w:bodyDiv w:val="1"/>
      <w:marLeft w:val="0"/>
      <w:marRight w:val="0"/>
      <w:marTop w:val="0"/>
      <w:marBottom w:val="0"/>
      <w:divBdr>
        <w:top w:val="none" w:sz="0" w:space="0" w:color="auto"/>
        <w:left w:val="none" w:sz="0" w:space="0" w:color="auto"/>
        <w:bottom w:val="none" w:sz="0" w:space="0" w:color="auto"/>
        <w:right w:val="none" w:sz="0" w:space="0" w:color="auto"/>
      </w:divBdr>
    </w:div>
    <w:div w:id="1975869946">
      <w:bodyDiv w:val="1"/>
      <w:marLeft w:val="0"/>
      <w:marRight w:val="0"/>
      <w:marTop w:val="0"/>
      <w:marBottom w:val="0"/>
      <w:divBdr>
        <w:top w:val="none" w:sz="0" w:space="0" w:color="auto"/>
        <w:left w:val="none" w:sz="0" w:space="0" w:color="auto"/>
        <w:bottom w:val="none" w:sz="0" w:space="0" w:color="auto"/>
        <w:right w:val="none" w:sz="0" w:space="0" w:color="auto"/>
      </w:divBdr>
    </w:div>
    <w:div w:id="2002077772">
      <w:bodyDiv w:val="1"/>
      <w:marLeft w:val="0"/>
      <w:marRight w:val="0"/>
      <w:marTop w:val="0"/>
      <w:marBottom w:val="0"/>
      <w:divBdr>
        <w:top w:val="none" w:sz="0" w:space="0" w:color="auto"/>
        <w:left w:val="none" w:sz="0" w:space="0" w:color="auto"/>
        <w:bottom w:val="none" w:sz="0" w:space="0" w:color="auto"/>
        <w:right w:val="none" w:sz="0" w:space="0" w:color="auto"/>
      </w:divBdr>
    </w:div>
    <w:div w:id="2045249790">
      <w:bodyDiv w:val="1"/>
      <w:marLeft w:val="0"/>
      <w:marRight w:val="0"/>
      <w:marTop w:val="0"/>
      <w:marBottom w:val="0"/>
      <w:divBdr>
        <w:top w:val="none" w:sz="0" w:space="0" w:color="auto"/>
        <w:left w:val="none" w:sz="0" w:space="0" w:color="auto"/>
        <w:bottom w:val="none" w:sz="0" w:space="0" w:color="auto"/>
        <w:right w:val="none" w:sz="0" w:space="0" w:color="auto"/>
      </w:divBdr>
    </w:div>
    <w:div w:id="207449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y08</b:Tag>
    <b:SourceType>InternetSite</b:SourceType>
    <b:Guid>{C79F2029-7E63-4928-8C75-4BBE60D64089}</b:Guid>
    <b:Author>
      <b:Author>
        <b:NameList>
          <b:Person>
            <b:Last>Beauchamp</b:Last>
            <b:First>Guy</b:First>
          </b:Person>
        </b:NameList>
      </b:Author>
    </b:Author>
    <b:Title>The Benefits of Business Analysis</b:Title>
    <b:InternetSiteTitle>Modern analyst.com</b:InternetSiteTitle>
    <b:Year>2008</b:Year>
    <b:URL>https://www.modernanalyst.com/Resources/Articles/tabid/115/articleType/ArticleView/articleId/602/What-are-the-Benefits-of-Business-Analysis.aspx</b:URL>
    <b:RefOrder>2</b:RefOrder>
  </b:Source>
  <b:Source>
    <b:Tag>Sod11</b:Tag>
    <b:SourceType>Film</b:SourceType>
    <b:Guid>{2EDF54E4-1638-4981-A20F-0919DDE84538}</b:Guid>
    <b:Title>Contagion</b:Title>
    <b:Author>
      <b:Director>
        <b:NameList>
          <b:Person>
            <b:Last>Soderbergh</b:Last>
            <b:First>Steven</b:First>
          </b:Person>
        </b:NameList>
      </b:Director>
      <b:Writer>
        <b:NameList>
          <b:Person>
            <b:Last>Burns</b:Last>
            <b:First>Scott</b:First>
            <b:Middle>Z.</b:Middle>
          </b:Person>
        </b:NameList>
      </b:Writer>
    </b:Author>
    <b:Year>2011</b:Year>
    <b:ProductionCompany>Warner Bros</b:ProductionCompany>
    <b:CountryRegion>USA</b:CountryRegion>
    <b:RefOrder>3</b:RefOrder>
  </b:Source>
  <b:Source>
    <b:Tag>God15</b:Tag>
    <b:SourceType>JournalArticle</b:SourceType>
    <b:Guid>{56A9915F-F97E-4C60-9E34-232A64B65E3A}</b:Guid>
    <b:Title>The inequality in public schools</b:Title>
    <b:Year>2015</b:Year>
    <b:Month>June</b:Month>
    <b:Day>15</b:Day>
    <b:Pages>1-8</b:Pages>
    <b:Author>
      <b:Author>
        <b:NameList>
          <b:Person>
            <b:Last>Godsey</b:Last>
            <b:First>MichaelL</b:First>
          </b:Person>
        </b:NameList>
      </b:Author>
    </b:Author>
    <b:RefOrder>4</b:RefOrder>
  </b:Source>
  <b:Source>
    <b:Tag>Dod</b:Tag>
    <b:SourceType>BookSection</b:SourceType>
    <b:Guid>{70CBB8EB-7889-46A6-8672-6DF35EBBC3DB}</b:Guid>
    <b:Title>Juvenile Justice</b:Title>
    <b:Author>
      <b:Author>
        <b:NameList>
          <b:Person>
            <b:Last>Dodge</b:Last>
            <b:First>Callie</b:First>
            <b:Middle>Rennison &amp; Mary</b:Middle>
          </b:Person>
        </b:NameList>
      </b:Author>
    </b:Author>
    <b:BookTitle>Introduction to Criminal Justice</b:BookTitle>
    <b:Publisher>Fayetteville Tech </b:Publisher>
    <b:RefOrder>1</b:RefOrder>
  </b:Source>
</b:Sources>
</file>

<file path=customXml/itemProps1.xml><?xml version="1.0" encoding="utf-8"?>
<ds:datastoreItem xmlns:ds="http://schemas.openxmlformats.org/officeDocument/2006/customXml" ds:itemID="{A3911D3C-0EE8-4E4A-8B4E-1A774CEF5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480</Words>
  <Characters>2739</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8-01T09:58:00Z</dcterms:created>
  <dcterms:modified xsi:type="dcterms:W3CDTF">2019-08-0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ycKlaqx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